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9A1C09" w14:textId="77777777" w:rsidR="00273FE4" w:rsidRPr="003D4444" w:rsidRDefault="00273FE4" w:rsidP="00273FE4">
      <w:pPr>
        <w:rPr>
          <w:rFonts w:ascii="Times New Roman" w:hAnsi="Times New Roman" w:cs="Times New Roman"/>
        </w:rPr>
      </w:pPr>
      <w:r w:rsidRPr="003D4444">
        <w:rPr>
          <w:rFonts w:ascii="Times New Roman" w:hAnsi="Times New Roman" w:cs="Times New Roman"/>
        </w:rPr>
        <w:t>Supplementary Data</w:t>
      </w:r>
    </w:p>
    <w:p w14:paraId="35327211" w14:textId="77777777" w:rsidR="00273FE4" w:rsidRDefault="00273FE4" w:rsidP="00273FE4"/>
    <w:p w14:paraId="6B4EC61F" w14:textId="77777777" w:rsidR="00273FE4" w:rsidRDefault="00273FE4" w:rsidP="00273FE4"/>
    <w:p w14:paraId="48138C32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terature search strategy</w:t>
      </w:r>
    </w:p>
    <w:p w14:paraId="30F63A99" w14:textId="77777777" w:rsidR="00273FE4" w:rsidRDefault="00273FE4" w:rsidP="00273FE4">
      <w:pPr>
        <w:rPr>
          <w:rFonts w:ascii="Times New Roman" w:hAnsi="Times New Roman" w:cs="Times New Roman"/>
        </w:rPr>
      </w:pPr>
    </w:p>
    <w:p w14:paraId="7132D0A7" w14:textId="77777777" w:rsidR="00273FE4" w:rsidRDefault="00273FE4" w:rsidP="00273FE4">
      <w:pPr>
        <w:rPr>
          <w:rFonts w:ascii="Times New Roman" w:hAnsi="Times New Roman" w:cs="Times New Roman"/>
        </w:rPr>
      </w:pPr>
    </w:p>
    <w:p w14:paraId="457B850A" w14:textId="77777777" w:rsidR="00273FE4" w:rsidRDefault="00273FE4" w:rsidP="00273FE4">
      <w:pPr>
        <w:rPr>
          <w:rFonts w:ascii="Times New Roman" w:hAnsi="Times New Roman" w:cs="Times New Roman"/>
        </w:rPr>
      </w:pPr>
    </w:p>
    <w:p w14:paraId="2EAB998A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Terminal care OR death and dying OR end of life) AND (deathbed vision$ OR deathbed phenomena OR awareness near death OR death awareness OR end of life experience$ OR death imminence OR death related sensory experience$ OR dream$) </w:t>
      </w:r>
    </w:p>
    <w:p w14:paraId="082E12DC" w14:textId="77777777" w:rsidR="00273FE4" w:rsidRDefault="00273FE4" w:rsidP="00273FE4">
      <w:pPr>
        <w:rPr>
          <w:rFonts w:ascii="Times New Roman" w:hAnsi="Times New Roman" w:cs="Times New Roman"/>
        </w:rPr>
      </w:pPr>
    </w:p>
    <w:p w14:paraId="6A963F96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tabases searched </w:t>
      </w:r>
    </w:p>
    <w:p w14:paraId="21124A24" w14:textId="77777777" w:rsidR="00273FE4" w:rsidRDefault="00273FE4" w:rsidP="00273FE4">
      <w:pPr>
        <w:rPr>
          <w:rFonts w:ascii="Times New Roman" w:hAnsi="Times New Roman" w:cs="Times New Roman"/>
        </w:rPr>
      </w:pPr>
    </w:p>
    <w:p w14:paraId="55B30917" w14:textId="77777777" w:rsidR="00273FE4" w:rsidRDefault="00273FE4" w:rsidP="00273FE4">
      <w:pPr>
        <w:rPr>
          <w:rFonts w:ascii="Times New Roman" w:hAnsi="Times New Roman" w:cs="Times New Roman"/>
        </w:rPr>
      </w:pPr>
    </w:p>
    <w:p w14:paraId="5070922B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INAHL - August 28-2021</w:t>
      </w:r>
    </w:p>
    <w:p w14:paraId="09A45B29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dline 1946 – August 28, 2021</w:t>
      </w:r>
    </w:p>
    <w:p w14:paraId="0149D7B7" w14:textId="36DE34DF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PA Psyc</w:t>
      </w:r>
      <w:r w:rsidR="00052A36">
        <w:rPr>
          <w:rFonts w:ascii="Times New Roman" w:hAnsi="Times New Roman" w:cs="Times New Roman"/>
        </w:rPr>
        <w:t>Info</w:t>
      </w:r>
      <w:r>
        <w:rPr>
          <w:rFonts w:ascii="Times New Roman" w:hAnsi="Times New Roman" w:cs="Times New Roman"/>
        </w:rPr>
        <w:t xml:space="preserve"> 2002 – August 28,2021</w:t>
      </w:r>
    </w:p>
    <w:p w14:paraId="08E53437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mbase 1974 – August 28, 2021</w:t>
      </w:r>
    </w:p>
    <w:p w14:paraId="5C10E651" w14:textId="77777777" w:rsidR="00273FE4" w:rsidRDefault="00273FE4" w:rsidP="00273F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mcare 1995- August 28, 2021</w:t>
      </w:r>
    </w:p>
    <w:p w14:paraId="0F608995" w14:textId="77777777" w:rsidR="00273FE4" w:rsidRDefault="00273FE4" w:rsidP="00273FE4"/>
    <w:p w14:paraId="058AD453" w14:textId="77777777" w:rsidR="00273FE4" w:rsidRDefault="00273FE4" w:rsidP="00273FE4"/>
    <w:p w14:paraId="3A003AA9" w14:textId="77777777" w:rsidR="00273FE4" w:rsidRDefault="00273FE4" w:rsidP="00273FE4"/>
    <w:p w14:paraId="35D73C50" w14:textId="77777777" w:rsidR="00273FE4" w:rsidRDefault="00273FE4" w:rsidP="00273FE4"/>
    <w:p w14:paraId="1D319784" w14:textId="77777777" w:rsidR="00273FE4" w:rsidRDefault="00273FE4" w:rsidP="00273FE4"/>
    <w:p w14:paraId="27CE4F6E" w14:textId="77777777" w:rsidR="00273FE4" w:rsidRDefault="00273FE4" w:rsidP="00273FE4">
      <w:pPr>
        <w:sectPr w:rsidR="00273FE4" w:rsidSect="005D1CEF">
          <w:headerReference w:type="default" r:id="rId6"/>
          <w:pgSz w:w="11900" w:h="16820"/>
          <w:pgMar w:top="1440" w:right="1440" w:bottom="1440" w:left="1440" w:header="0" w:footer="709" w:gutter="0"/>
          <w:cols w:space="708"/>
          <w:docGrid w:linePitch="360"/>
        </w:sectPr>
      </w:pPr>
    </w:p>
    <w:p w14:paraId="527F434A" w14:textId="77777777" w:rsidR="00273FE4" w:rsidRDefault="00273FE4" w:rsidP="00273FE4">
      <w:pPr>
        <w:sectPr w:rsidR="00273FE4" w:rsidSect="00273FE4">
          <w:pgSz w:w="16820" w:h="11900" w:orient="landscape"/>
          <w:pgMar w:top="1440" w:right="1440" w:bottom="1440" w:left="1440" w:header="0" w:footer="709" w:gutter="0"/>
          <w:cols w:space="708"/>
          <w:docGrid w:linePitch="360"/>
        </w:sectPr>
      </w:pPr>
    </w:p>
    <w:tbl>
      <w:tblPr>
        <w:tblpPr w:leftFromText="180" w:rightFromText="180" w:vertAnchor="page" w:horzAnchor="margin" w:tblpXSpec="center" w:tblpY="1574"/>
        <w:tblW w:w="12820" w:type="dxa"/>
        <w:tblLook w:val="04A0" w:firstRow="1" w:lastRow="0" w:firstColumn="1" w:lastColumn="0" w:noHBand="0" w:noVBand="1"/>
      </w:tblPr>
      <w:tblGrid>
        <w:gridCol w:w="3217"/>
        <w:gridCol w:w="1067"/>
        <w:gridCol w:w="1067"/>
        <w:gridCol w:w="1067"/>
        <w:gridCol w:w="1067"/>
        <w:gridCol w:w="1067"/>
        <w:gridCol w:w="1067"/>
        <w:gridCol w:w="1067"/>
        <w:gridCol w:w="1067"/>
        <w:gridCol w:w="1067"/>
      </w:tblGrid>
      <w:tr w:rsidR="00273FE4" w:rsidRPr="00B41094" w14:paraId="2DB97722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55E33" w14:textId="77777777" w:rsidR="00273FE4" w:rsidRPr="00B41094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bookmarkStart w:id="0" w:name="RANGE!A1:J10"/>
            <w:r w:rsidRPr="00B41094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lastRenderedPageBreak/>
              <w:t>JBI Checklist for Prevalence studies</w:t>
            </w:r>
            <w:bookmarkEnd w:id="0"/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BAF15" w14:textId="77777777" w:rsidR="00273FE4" w:rsidRPr="00B41094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88979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EE6C8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8825D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DFF6E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CEA09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B5B9E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6C272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E679B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41094" w14:paraId="0397E90D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1451" w14:textId="77777777" w:rsidR="00273FE4" w:rsidRPr="00B41094" w:rsidRDefault="00273FE4" w:rsidP="00862C45">
            <w:pP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begin"/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instrText xml:space="preserve"> ADDIN EN.CITE &lt;EndNote&gt;&lt;Cite&gt;&lt;Author&gt;Munn&lt;/Author&gt;&lt;Year&gt;2015&lt;/Year&gt;&lt;RecNum&gt;251&lt;/RecNum&gt;&lt;DisplayText&gt;(Munn et al., 2015)&lt;/DisplayText&gt;&lt;record&gt;&lt;rec-number&gt;251&lt;/rec-number&gt;&lt;foreign-keys&gt;&lt;key app="EN" db-id="2fr2505xxdsxa9evz015dxt6zedsfz2zstpv" timestamp="1639867867"&gt;251&lt;/key&gt;&lt;/foreign-keys&gt;&lt;ref-type name="Journal Article"&gt;17&lt;/ref-type&gt;&lt;contributors&gt;&lt;authors&gt;&lt;author&gt;Munn, Z.&lt;/author&gt;&lt;author&gt;Moola, S.&lt;/author&gt;&lt;author&gt;Lisy, K.&lt;/author&gt;&lt;author&gt;Riitano D,&lt;/author&gt;&lt;author&gt;Tufanaru, C.&lt;/author&gt;&lt;/authors&gt;&lt;/contributors&gt;&lt;titles&gt;&lt;title&gt;Methodological guidance for systematic reviews of observational epidemiolgical studies reporting prevalence and incidence data.&lt;/title&gt;&lt;secondary-title&gt;International Journal of Evidence Based Healthcare&lt;/secondary-title&gt;&lt;/titles&gt;&lt;periodical&gt;&lt;full-title&gt;International Journal of Evidence Based Healthcare&lt;/full-title&gt;&lt;/periodical&gt;&lt;pages&gt;147-153&lt;/pages&gt;&lt;volume&gt;13&lt;/volume&gt;&lt;number&gt;3&lt;/number&gt;&lt;dates&gt;&lt;year&gt;2015&lt;/year&gt;&lt;/dates&gt;&lt;urls&gt;&lt;/urls&gt;&lt;/record&gt;&lt;/Cite&gt;&lt;/EndNote&gt;</w:instrTex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separate"/>
            </w:r>
            <w:r>
              <w:rPr>
                <w:rFonts w:ascii="Calibri" w:eastAsia="Times New Roman" w:hAnsi="Calibri" w:cs="Calibri"/>
                <w:i/>
                <w:iCs/>
                <w:noProof/>
                <w:color w:val="000000"/>
                <w:lang w:eastAsia="en-GB"/>
              </w:rPr>
              <w:t>(Munn et al., 2015)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end"/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42D69" w14:textId="77777777" w:rsidR="00273FE4" w:rsidRPr="00B41094" w:rsidRDefault="00273FE4" w:rsidP="00862C45">
            <w:pP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E1A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3623D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C9C32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1026E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70EC1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DBEF4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3835C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34FC3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41094" w14:paraId="2674D20E" w14:textId="77777777" w:rsidTr="00862C45">
        <w:trPr>
          <w:trHeight w:val="194"/>
        </w:trPr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438EA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854C1" w14:textId="77777777" w:rsidR="00273FE4" w:rsidRPr="00B41094" w:rsidRDefault="00273FE4" w:rsidP="00862C45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851BF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4D9DD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6C616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9E273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15947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ACA3D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D7102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53451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41094" w14:paraId="0970321E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B39A0" w14:textId="77777777" w:rsidR="00273FE4" w:rsidRPr="00B41094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Authors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CEA77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FB28C5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57CB4E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1F62F3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23E89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9F6478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DE011F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DDF594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22F725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  <w:tr w:rsidR="00273FE4" w:rsidRPr="00B41094" w14:paraId="2BBE46A3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F5D0D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17F63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0AD44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3DB4E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0EB64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3540A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BCF1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4557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5ADF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DF008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  <w:tr w:rsidR="00273FE4" w:rsidRPr="00B41094" w14:paraId="45BCC5D6" w14:textId="77777777" w:rsidTr="00862C45">
        <w:trPr>
          <w:trHeight w:val="299"/>
        </w:trPr>
        <w:tc>
          <w:tcPr>
            <w:tcW w:w="32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8ABFD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Brayne, Lovelace &amp; Fenwick, 2008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ADB69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FFE19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3CC57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2F57B" w14:textId="77777777" w:rsidR="00273FE4" w:rsidRPr="007667FC" w:rsidRDefault="00273FE4" w:rsidP="00862C45">
            <w:pPr>
              <w:jc w:val="center"/>
              <w:rPr>
                <w:rFonts w:ascii="Wingdings" w:eastAsia="Times New Roman" w:hAnsi="Wingdings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03B49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F43E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D9DD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DD4B1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566FD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  <w:tr w:rsidR="00273FE4" w:rsidRPr="00B41094" w14:paraId="1E51D4F1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E78FB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Muthumana et al., 2010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43802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58443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FC88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C6969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4CBD8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D011F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0F294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6FC51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AA67E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5CABF1AA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2D8A0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Fenwick, Lovelace &amp; Brayne, 2010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D3902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0D51F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CE678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26C20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ADBFE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68D57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93C4A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ABC1F" w14:textId="77777777" w:rsidR="00273FE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8653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  <w:p w14:paraId="759FD7E9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B0001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8653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6B382EAF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2F5A7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Kerr et al., 2014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6DAEA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91548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22F90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7A14B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3AF5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B32AB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38038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AC3BB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8653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3992D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8653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4228B5F4" w14:textId="77777777" w:rsidTr="00862C45">
        <w:trPr>
          <w:trHeight w:val="299"/>
        </w:trPr>
        <w:tc>
          <w:tcPr>
            <w:tcW w:w="3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3D985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Morita et al., 2016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CBD8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FA15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D2A0B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2E4F9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723C3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3BAB2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E03C0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8720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2A25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8653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1B7373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8653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</w:tbl>
    <w:p w14:paraId="60C60583" w14:textId="77777777" w:rsidR="00273FE4" w:rsidRDefault="00273FE4" w:rsidP="00273FE4">
      <w:pPr>
        <w:sectPr w:rsidR="00273FE4" w:rsidSect="00273FE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ED92DCE" w14:textId="77777777" w:rsidR="00273FE4" w:rsidRDefault="00273FE4" w:rsidP="00273FE4"/>
    <w:p w14:paraId="5CBEFB58" w14:textId="77777777" w:rsidR="00273FE4" w:rsidRDefault="00273FE4" w:rsidP="00273FE4"/>
    <w:p w14:paraId="25BD520F" w14:textId="77777777" w:rsidR="00273FE4" w:rsidRDefault="00273FE4" w:rsidP="00273FE4">
      <w:r>
        <w:br w:type="page"/>
      </w:r>
    </w:p>
    <w:p w14:paraId="6B01E349" w14:textId="77777777" w:rsidR="00273FE4" w:rsidRDefault="00273FE4" w:rsidP="00273FE4"/>
    <w:p w14:paraId="42795F8E" w14:textId="77777777" w:rsidR="00273FE4" w:rsidRDefault="00273FE4" w:rsidP="00273FE4"/>
    <w:tbl>
      <w:tblPr>
        <w:tblW w:w="11062" w:type="dxa"/>
        <w:tblInd w:w="-851" w:type="dxa"/>
        <w:tblLook w:val="04A0" w:firstRow="1" w:lastRow="0" w:firstColumn="1" w:lastColumn="0" w:noHBand="0" w:noVBand="1"/>
      </w:tblPr>
      <w:tblGrid>
        <w:gridCol w:w="2738"/>
        <w:gridCol w:w="665"/>
        <w:gridCol w:w="709"/>
        <w:gridCol w:w="996"/>
        <w:gridCol w:w="851"/>
        <w:gridCol w:w="992"/>
        <w:gridCol w:w="851"/>
        <w:gridCol w:w="850"/>
        <w:gridCol w:w="851"/>
        <w:gridCol w:w="708"/>
        <w:gridCol w:w="851"/>
      </w:tblGrid>
      <w:tr w:rsidR="00273FE4" w:rsidRPr="00B41094" w14:paraId="4DD298D6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3A420" w14:textId="77777777" w:rsidR="00273FE4" w:rsidRPr="00B41094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bookmarkStart w:id="1" w:name="RANGE!A1:K14"/>
            <w:r w:rsidRPr="00B41094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JBI Checklist for Qualitative research</w:t>
            </w:r>
            <w:bookmarkEnd w:id="1"/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C3BCA" w14:textId="77777777" w:rsidR="00273FE4" w:rsidRPr="00B41094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E77E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A58EC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20936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82E4A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4A646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B99A7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28DC9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623FF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FCE8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41094" w14:paraId="1D02ED1F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E1F63" w14:textId="77777777" w:rsidR="00273FE4" w:rsidRPr="00B41094" w:rsidRDefault="00273FE4" w:rsidP="00862C45">
            <w:pP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begin"/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instrText xml:space="preserve"> ADDIN EN.CITE &lt;EndNote&gt;&lt;Cite&gt;&lt;Author&gt;Lockwood&lt;/Author&gt;&lt;Year&gt;2015&lt;/Year&gt;&lt;RecNum&gt;252&lt;/RecNum&gt;&lt;DisplayText&gt;(Lockwood et al., 2015)&lt;/DisplayText&gt;&lt;record&gt;&lt;rec-number&gt;252&lt;/rec-number&gt;&lt;foreign-keys&gt;&lt;key app="EN" db-id="2fr2505xxdsxa9evz015dxt6zedsfz2zstpv" timestamp="1639868075"&gt;252&lt;/key&gt;&lt;/foreign-keys&gt;&lt;ref-type name="Journal Article"&gt;17&lt;/ref-type&gt;&lt;contributors&gt;&lt;authors&gt;&lt;author&gt;Lockwood, C.&lt;/author&gt;&lt;author&gt;Munn, Z.&lt;/author&gt;&lt;author&gt;Porritt, K.&lt;/author&gt;&lt;/authors&gt;&lt;/contributors&gt;&lt;titles&gt;&lt;title&gt;Qualitative research synthesis: methodological guidance for systematic reviewers utilizing meta-aggregation.&lt;/title&gt;&lt;secondary-title&gt;International Journal of Evidence Based Healthcare&lt;/secondary-title&gt;&lt;/titles&gt;&lt;periodical&gt;&lt;full-title&gt;International Journal of Evidence Based Healthcare&lt;/full-title&gt;&lt;/periodical&gt;&lt;pages&gt;179-187&lt;/pages&gt;&lt;volume&gt;13&lt;/volume&gt;&lt;number&gt;3&lt;/number&gt;&lt;dates&gt;&lt;year&gt;2015&lt;/year&gt;&lt;/dates&gt;&lt;urls&gt;&lt;/urls&gt;&lt;/record&gt;&lt;/Cite&gt;&lt;/EndNote&gt;</w:instrTex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separate"/>
            </w:r>
            <w:r>
              <w:rPr>
                <w:rFonts w:ascii="Calibri" w:eastAsia="Times New Roman" w:hAnsi="Calibri" w:cs="Calibri"/>
                <w:i/>
                <w:iCs/>
                <w:noProof/>
                <w:color w:val="000000"/>
                <w:lang w:eastAsia="en-GB"/>
              </w:rPr>
              <w:t>(Lockwood et al., 2015)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end"/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E40C" w14:textId="77777777" w:rsidR="00273FE4" w:rsidRPr="00B41094" w:rsidRDefault="00273FE4" w:rsidP="00862C45">
            <w:pP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753FC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CA28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131AE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BAF2F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C892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63FF0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F987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871CE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2D99B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41094" w14:paraId="38FE57BE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F81A0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C95EA" w14:textId="77777777" w:rsidR="00273FE4" w:rsidRPr="00B41094" w:rsidRDefault="00273FE4" w:rsidP="00862C45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01417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F8748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58F39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4752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ED499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EC859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8E536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E0B27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EBC65" w14:textId="77777777" w:rsidR="00273FE4" w:rsidRPr="00B41094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41094" w14:paraId="2570DD75" w14:textId="77777777" w:rsidTr="00862C45">
        <w:trPr>
          <w:trHeight w:val="421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8E0D4" w14:textId="77777777" w:rsidR="00273FE4" w:rsidRPr="00B41094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 xml:space="preserve">Authors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55DF77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6A7F6B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A705A2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9008E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B2FCE1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9C37F5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1B5AFD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7E8376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8620C1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A3729D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  <w:tr w:rsidR="00273FE4" w:rsidRPr="00B41094" w14:paraId="52E5895E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CA50C" w14:textId="77777777" w:rsidR="00273FE4" w:rsidRPr="00B41094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6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4AB8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44E4E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CC30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2C25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5E1B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1E59A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22BE6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AE00E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2808F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AB10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10</w:t>
            </w:r>
          </w:p>
        </w:tc>
      </w:tr>
      <w:tr w:rsidR="00273FE4" w:rsidRPr="00B41094" w14:paraId="409CB52F" w14:textId="77777777" w:rsidTr="00862C45">
        <w:trPr>
          <w:trHeight w:val="244"/>
        </w:trPr>
        <w:tc>
          <w:tcPr>
            <w:tcW w:w="27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3CDB7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Brayne, Farnham &amp; Fenwick, 2006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7B4E8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F071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9BCF7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66D2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27C05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66D2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CA55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66D2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07038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DFE3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E771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67EB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CAC76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67EB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FA5E9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67EB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569B8F7C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FA83C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Brayne, Lovelace &amp; Fenwick, 2008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5EFA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86636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5FF7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5FD2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E80B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DA0F5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4D02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2AA29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67EB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6A4A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67EB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6CE7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67EB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05E4D9E0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C633D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Muthumana et al., 2010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7D0CF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A192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2712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A192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B20AF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A192E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1B2A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FFC79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58A3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36AA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B119F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F048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B119F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E491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B119F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62C0D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B119F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021A7541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71043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Fenwick, Lovelace &amp; Brayne, 2010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7A26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ED909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8F2E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716D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B707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7587CD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79AC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91C21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91068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371A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72745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371A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A5276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371A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74900D1E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0DFCE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Kellehear</w:t>
            </w:r>
            <w:proofErr w:type="spellEnd"/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et al., 2011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6CD96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E9C59E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F2ADA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EF4E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716D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4EADF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36161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B7D2A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D6D3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33F8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8FD8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2011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69DCD578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42239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cDonald,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et al.,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2014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1B4F5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7E316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F2ADA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F92CA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716D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F3A6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F83C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EB89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C5025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B8CB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A4F6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2D459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A4F6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9422F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A4F6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66E0ADA7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658F9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Nosek et al., 2015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03661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2ECA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C713E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13D6D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E59A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1904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94B1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3034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17908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3034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D080A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3034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AA4331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3034C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35EA4D96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2CD5D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Nyblom et al., 202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3D3FA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4B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ECAF8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4B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D70E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4B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000B1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74C6F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C18C3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ED3E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B3D720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0C5D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35D97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41094" w14:paraId="79520284" w14:textId="77777777" w:rsidTr="00862C45">
        <w:trPr>
          <w:trHeight w:val="244"/>
        </w:trPr>
        <w:tc>
          <w:tcPr>
            <w:tcW w:w="27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F4443" w14:textId="77777777" w:rsidR="00273FE4" w:rsidRPr="00B41094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41094">
              <w:rPr>
                <w:rFonts w:ascii="Calibri" w:eastAsia="Times New Roman" w:hAnsi="Calibri" w:cs="Calibri"/>
                <w:color w:val="000000"/>
                <w:lang w:eastAsia="en-GB"/>
              </w:rPr>
              <w:t>Depner et al., 2020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AB732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4B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2F8EB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4B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41DA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4B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32234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4131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483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DFA6E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D1EF5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98468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956BC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132AD" w14:textId="77777777" w:rsidR="00273FE4" w:rsidRPr="00B41094" w:rsidRDefault="00273FE4" w:rsidP="00862C45">
            <w:pPr>
              <w:jc w:val="both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0A15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</w:tbl>
    <w:p w14:paraId="5A3782D4" w14:textId="77777777" w:rsidR="00273FE4" w:rsidRDefault="00273FE4" w:rsidP="00273FE4"/>
    <w:p w14:paraId="1EA2E90B" w14:textId="77777777" w:rsidR="00273FE4" w:rsidRDefault="00273FE4" w:rsidP="00273FE4">
      <w:r>
        <w:br w:type="page"/>
      </w:r>
    </w:p>
    <w:p w14:paraId="6AD2FF4B" w14:textId="77777777" w:rsidR="00273FE4" w:rsidRDefault="00273FE4" w:rsidP="00273FE4"/>
    <w:p w14:paraId="3B98D835" w14:textId="77777777" w:rsidR="00273FE4" w:rsidRDefault="00273FE4" w:rsidP="00273FE4"/>
    <w:tbl>
      <w:tblPr>
        <w:tblW w:w="0" w:type="auto"/>
        <w:tblLook w:val="04A0" w:firstRow="1" w:lastRow="0" w:firstColumn="1" w:lastColumn="0" w:noHBand="0" w:noVBand="1"/>
      </w:tblPr>
      <w:tblGrid>
        <w:gridCol w:w="4598"/>
        <w:gridCol w:w="405"/>
        <w:gridCol w:w="405"/>
        <w:gridCol w:w="453"/>
        <w:gridCol w:w="464"/>
        <w:gridCol w:w="640"/>
        <w:gridCol w:w="695"/>
        <w:gridCol w:w="750"/>
        <w:gridCol w:w="749"/>
        <w:gridCol w:w="694"/>
        <w:gridCol w:w="749"/>
        <w:gridCol w:w="804"/>
        <w:gridCol w:w="859"/>
        <w:gridCol w:w="405"/>
        <w:gridCol w:w="405"/>
        <w:gridCol w:w="405"/>
        <w:gridCol w:w="405"/>
      </w:tblGrid>
      <w:tr w:rsidR="00273FE4" w:rsidRPr="00BF05A5" w14:paraId="64155A49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B3BBF" w14:textId="77777777" w:rsidR="00273FE4" w:rsidRPr="00BF05A5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bookmarkStart w:id="2" w:name="RANGE!A1:Q15"/>
            <w:r w:rsidRPr="00BF05A5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 xml:space="preserve">Checklist for Survey Research </w:t>
            </w:r>
            <w:bookmarkEnd w:id="2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00E10" w14:textId="77777777" w:rsidR="00273FE4" w:rsidRPr="00BF05A5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8696E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19734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24B20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91564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68674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0E3E9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3E54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10CE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98515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32CBB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7BAF4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0540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21D3A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7FDA9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AE9BB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F05A5" w14:paraId="06D7538C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59AEE" w14:textId="77777777" w:rsidR="00273FE4" w:rsidRPr="00BF05A5" w:rsidRDefault="00273FE4" w:rsidP="00862C45">
            <w:pP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t>(Kelley et al., 2003)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begin"/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instrText xml:space="preserve"> ADDIN EN.CITE &lt;EndNote&gt;&lt;Cite&gt;&lt;Author&gt;Kelley&lt;/Author&gt;&lt;Year&gt;2003&lt;/Year&gt;&lt;RecNum&gt;250&lt;/RecNum&gt;&lt;DisplayText&gt;(Kelley et al., 2003)&lt;/DisplayText&gt;&lt;record&gt;&lt;rec-number&gt;250&lt;/rec-number&gt;&lt;foreign-keys&gt;&lt;key app="EN" db-id="2fr2505xxdsxa9evz015dxt6zedsfz2zstpv" timestamp="1639866976"&gt;250&lt;/key&gt;&lt;/foreign-keys&gt;&lt;ref-type name="Journal Article"&gt;17&lt;/ref-type&gt;&lt;contributors&gt;&lt;authors&gt;&lt;author&gt;Kelley, K.&lt;/author&gt;&lt;author&gt;Clark, B.&lt;/author&gt;&lt;author&gt;Brown, V.&lt;/author&gt;&lt;author&gt;Sitzia, J.&lt;/author&gt;&lt;/authors&gt;&lt;/contributors&gt;&lt;titles&gt;&lt;title&gt;Good practice in the conduct and reporting  of survey research&lt;/title&gt;&lt;secondary-title&gt;International Journal for Quality in Health Research &lt;/secondary-title&gt;&lt;/titles&gt;&lt;pages&gt;261-266&lt;/pages&gt;&lt;volume&gt;15&lt;/volume&gt;&lt;number&gt;3&lt;/number&gt;&lt;dates&gt;&lt;year&gt;2003&lt;/year&gt;&lt;/dates&gt;&lt;urls&gt;&lt;/urls&gt;&lt;electronic-resource-num&gt;10.1093/intqhc/mzg031&lt;/electronic-resource-num&gt;&lt;/record&gt;&lt;/Cite&gt;&lt;/EndNote&gt;</w:instrTex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separate"/>
            </w:r>
            <w:r>
              <w:rPr>
                <w:rFonts w:ascii="Calibri" w:eastAsia="Times New Roman" w:hAnsi="Calibri" w:cs="Calibri"/>
                <w:i/>
                <w:iCs/>
                <w:noProof/>
                <w:color w:val="000000"/>
                <w:lang w:eastAsia="en-GB"/>
              </w:rPr>
              <w:t>(Kelley et al., 2003)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57253" w14:textId="77777777" w:rsidR="00273FE4" w:rsidRPr="00BF05A5" w:rsidRDefault="00273FE4" w:rsidP="00862C45">
            <w:pPr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FE081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45C33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1F83A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CB1E6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17C88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314D2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28497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9FE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4FF5F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5A2CD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34A4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60573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BDD53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69D1B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5FA7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F05A5" w14:paraId="663DD1E7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CD5F0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814E1" w14:textId="77777777" w:rsidR="00273FE4" w:rsidRPr="00BF05A5" w:rsidRDefault="00273FE4" w:rsidP="00862C45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5DA85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D17E8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ACED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EB4E0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DBF08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65E97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781AD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693E0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3E3E5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ABB36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CB333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38849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053C7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ACB69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A7E58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F05A5" w14:paraId="0E77DEA9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A863F" w14:textId="77777777" w:rsidR="00273FE4" w:rsidRPr="00BF05A5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 xml:space="preserve">Authors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D1E56" w14:textId="77777777" w:rsidR="00273FE4" w:rsidRPr="00BF05A5" w:rsidRDefault="00273FE4" w:rsidP="00862C45">
            <w:pPr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1C864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1ADE5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916EA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0D810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DBB7A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DECBF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0226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54433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656D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EF2FD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CAF2C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9196E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160E8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F9D37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F2769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273FE4" w:rsidRPr="00BF05A5" w14:paraId="333292F0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A5A202" w14:textId="77777777" w:rsidR="00273FE4" w:rsidRPr="00BF05A5" w:rsidRDefault="00273FE4" w:rsidP="00862C4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4EB7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F0D2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B668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A2D4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b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6DE0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</w:t>
            </w:r>
            <w:proofErr w:type="spellStart"/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i</w:t>
            </w:r>
            <w:proofErr w:type="spellEnd"/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043A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i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F3AD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ii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17C0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iv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1347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v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7DF7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v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42D8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vi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332F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3c(vii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7EE6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28F4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EB1A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1C94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</w:tr>
      <w:tr w:rsidR="00273FE4" w:rsidRPr="00BF05A5" w14:paraId="38BE383B" w14:textId="77777777" w:rsidTr="00862C45">
        <w:trPr>
          <w:trHeight w:val="32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3BD03D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Barbato et al., 1999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07FD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5201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DDD8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38CB4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B3BF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805B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F092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E08C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4D48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AA050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8FAA0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B535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A7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A2228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D065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23759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8043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23759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704C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23759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5A1CBE36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FFA49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Fenwick, 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et al.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, 2010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1ADF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BC8D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5313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E7CC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597C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BF9E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E88C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30CA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716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9E10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716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B7CE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716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360D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6F76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594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E792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594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A5FE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594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DE42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59D3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  <w:tr w:rsidR="00273FE4" w:rsidRPr="00BF05A5" w14:paraId="6097E14E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A1428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Lawrence &amp; Repede, 2012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403A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CA4D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D768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99E8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4117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FBDD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24A8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72E99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78AE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8024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0174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B3EA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F214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C526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1CFF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450C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BF3E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72C4B722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B5856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Dam., 2016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89D6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B612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B861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2ECA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E930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B0F6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B453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B953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936D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92B8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0174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86D1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E771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B250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8C442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DC05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985F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582750E1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276DA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Santos, et al., 20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691C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3D15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1EFA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154C0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3FB1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3786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E7D8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27EC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B6974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713F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5A22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54D3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0174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FD4B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0C1A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1F8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30F72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1F8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45D1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3D23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4247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348EE9C1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56A04D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Claxton-Oldfield &amp; Dunnett, 2018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09EA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E2A60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78FE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154C0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8E12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219D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5247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3E1C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8C01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3E9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E32C8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F093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0174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20FD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5E10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5A48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6901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368A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37AE8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46C7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5F74F873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A51ED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GB"/>
              </w:rPr>
              <w:t>Claxton-Oldfield, Gallant &amp; Claxton-Oldfield 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5CF82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682F8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B4EA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154C0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4CEA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8DE2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270C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F067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270C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8A31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270C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61768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270CB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CA70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0A4D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0174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18CA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3E1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D986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3E17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C173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429A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E786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x</w:t>
            </w: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E02F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316547B5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C467F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Grant et al., 2020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92D22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557A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F9301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154C0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576D3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04FD3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30FF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7EFE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BA99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6E26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922C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7E22A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C561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FEC0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F890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80D3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F914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784683BF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CA86C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Grant et al., 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5FD8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B995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359A3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6065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154C0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DA40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B50E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B810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13AC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9240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8402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191D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60E52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058B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891A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811A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9FBD3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EA46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D372D">
              <w:rPr>
                <w:rFonts w:ascii="Wingdings" w:eastAsia="Times New Roman" w:hAnsi="Wingdings" w:cs="Calibri"/>
                <w:color w:val="000000"/>
                <w:lang w:eastAsia="en-GB"/>
              </w:rPr>
              <w:t></w:t>
            </w:r>
          </w:p>
        </w:tc>
      </w:tr>
      <w:tr w:rsidR="00273FE4" w:rsidRPr="00BF05A5" w14:paraId="171BD8AB" w14:textId="77777777" w:rsidTr="00862C45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91F49" w14:textId="77777777" w:rsidR="00273FE4" w:rsidRPr="00BF05A5" w:rsidRDefault="00273FE4" w:rsidP="00862C45">
            <w:pPr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218B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C406F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0D57D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AFD3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11AE6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19CF4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F2DB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95657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21C6C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94CC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242B5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5F53E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E1D0B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D20D0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0A208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4D7E9" w14:textId="77777777" w:rsidR="00273FE4" w:rsidRPr="00BF05A5" w:rsidRDefault="00273FE4" w:rsidP="00862C45">
            <w:pPr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F05A5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</w:tbl>
    <w:p w14:paraId="2253D57D" w14:textId="77777777" w:rsidR="00273FE4" w:rsidRDefault="00273FE4" w:rsidP="00273FE4">
      <w:r>
        <w:br w:type="page"/>
      </w:r>
    </w:p>
    <w:p w14:paraId="50FA440C" w14:textId="77777777" w:rsidR="005C065D" w:rsidRDefault="005C065D"/>
    <w:sectPr w:rsidR="005C065D" w:rsidSect="00273FE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BADF73" w14:textId="77777777" w:rsidR="0052438D" w:rsidRDefault="0052438D">
      <w:r>
        <w:separator/>
      </w:r>
    </w:p>
  </w:endnote>
  <w:endnote w:type="continuationSeparator" w:id="0">
    <w:p w14:paraId="4E3E1808" w14:textId="77777777" w:rsidR="0052438D" w:rsidRDefault="005243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05B5A5" w14:textId="77777777" w:rsidR="0052438D" w:rsidRDefault="0052438D">
      <w:r>
        <w:separator/>
      </w:r>
    </w:p>
  </w:footnote>
  <w:footnote w:type="continuationSeparator" w:id="0">
    <w:p w14:paraId="4985D0EA" w14:textId="77777777" w:rsidR="0052438D" w:rsidRDefault="0052438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31ED30" w14:textId="77777777" w:rsidR="007C3252" w:rsidRDefault="0052438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3FE4"/>
    <w:rsid w:val="00035712"/>
    <w:rsid w:val="000413CE"/>
    <w:rsid w:val="00052A36"/>
    <w:rsid w:val="00083496"/>
    <w:rsid w:val="000A466B"/>
    <w:rsid w:val="000A53A5"/>
    <w:rsid w:val="000B6185"/>
    <w:rsid w:val="000D1F19"/>
    <w:rsid w:val="000D7093"/>
    <w:rsid w:val="000E6E0E"/>
    <w:rsid w:val="00117DAE"/>
    <w:rsid w:val="00126C74"/>
    <w:rsid w:val="001502AB"/>
    <w:rsid w:val="001731B7"/>
    <w:rsid w:val="001853AC"/>
    <w:rsid w:val="00190F23"/>
    <w:rsid w:val="001A2E29"/>
    <w:rsid w:val="002036A8"/>
    <w:rsid w:val="00273FE4"/>
    <w:rsid w:val="002A058E"/>
    <w:rsid w:val="002B7604"/>
    <w:rsid w:val="00301781"/>
    <w:rsid w:val="003915CD"/>
    <w:rsid w:val="003D28FD"/>
    <w:rsid w:val="004238BA"/>
    <w:rsid w:val="00424C71"/>
    <w:rsid w:val="00443B87"/>
    <w:rsid w:val="004662D9"/>
    <w:rsid w:val="004843DD"/>
    <w:rsid w:val="004A0C0F"/>
    <w:rsid w:val="005240AB"/>
    <w:rsid w:val="0052438D"/>
    <w:rsid w:val="00545F32"/>
    <w:rsid w:val="00550519"/>
    <w:rsid w:val="0059414F"/>
    <w:rsid w:val="00594A37"/>
    <w:rsid w:val="005A5B47"/>
    <w:rsid w:val="005C065D"/>
    <w:rsid w:val="005E3F62"/>
    <w:rsid w:val="005F13D8"/>
    <w:rsid w:val="00626837"/>
    <w:rsid w:val="00660D17"/>
    <w:rsid w:val="0069761B"/>
    <w:rsid w:val="00711CCE"/>
    <w:rsid w:val="007306C7"/>
    <w:rsid w:val="007323C6"/>
    <w:rsid w:val="00733D96"/>
    <w:rsid w:val="00745C28"/>
    <w:rsid w:val="00791725"/>
    <w:rsid w:val="007C61D7"/>
    <w:rsid w:val="007D3611"/>
    <w:rsid w:val="008A7BFB"/>
    <w:rsid w:val="008F7972"/>
    <w:rsid w:val="00914ECB"/>
    <w:rsid w:val="00927933"/>
    <w:rsid w:val="0094093A"/>
    <w:rsid w:val="00957445"/>
    <w:rsid w:val="00965D20"/>
    <w:rsid w:val="009A7536"/>
    <w:rsid w:val="00A26F75"/>
    <w:rsid w:val="00A3319B"/>
    <w:rsid w:val="00A41682"/>
    <w:rsid w:val="00A66E3B"/>
    <w:rsid w:val="00A846F5"/>
    <w:rsid w:val="00AA2AFA"/>
    <w:rsid w:val="00AB5C2C"/>
    <w:rsid w:val="00B44C6A"/>
    <w:rsid w:val="00B45E3B"/>
    <w:rsid w:val="00B630E3"/>
    <w:rsid w:val="00BC0398"/>
    <w:rsid w:val="00BD2D69"/>
    <w:rsid w:val="00C13B9D"/>
    <w:rsid w:val="00C312AA"/>
    <w:rsid w:val="00C71726"/>
    <w:rsid w:val="00CE67A8"/>
    <w:rsid w:val="00D40102"/>
    <w:rsid w:val="00DC0121"/>
    <w:rsid w:val="00E72A3E"/>
    <w:rsid w:val="00EA1976"/>
    <w:rsid w:val="00F137DA"/>
    <w:rsid w:val="00F2439E"/>
    <w:rsid w:val="00FA2A56"/>
    <w:rsid w:val="00FC031E"/>
    <w:rsid w:val="00FE6A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F3459EB"/>
  <w15:chartTrackingRefBased/>
  <w15:docId w15:val="{D0869609-E449-9743-ADBE-4C45261E0B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3FE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rsid w:val="00273FE4"/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273FE4"/>
    <w:pPr>
      <w:tabs>
        <w:tab w:val="center" w:pos="4513"/>
        <w:tab w:val="right" w:pos="9026"/>
      </w:tabs>
    </w:pPr>
    <w:rPr>
      <w:sz w:val="22"/>
      <w:szCs w:val="22"/>
    </w:rPr>
  </w:style>
  <w:style w:type="character" w:customStyle="1" w:styleId="HeaderChar1">
    <w:name w:val="Header Char1"/>
    <w:basedOn w:val="DefaultParagraphFont"/>
    <w:uiPriority w:val="99"/>
    <w:semiHidden/>
    <w:rsid w:val="00273FE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755</Words>
  <Characters>4306</Characters>
  <Application>Microsoft Office Word</Application>
  <DocSecurity>0</DocSecurity>
  <Lines>35</Lines>
  <Paragraphs>10</Paragraphs>
  <ScaleCrop>false</ScaleCrop>
  <Company/>
  <LinksUpToDate>false</LinksUpToDate>
  <CharactersWithSpaces>5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Hession</dc:creator>
  <cp:keywords/>
  <dc:description/>
  <cp:lastModifiedBy>Alison Hession</cp:lastModifiedBy>
  <cp:revision>2</cp:revision>
  <dcterms:created xsi:type="dcterms:W3CDTF">2022-06-08T07:30:00Z</dcterms:created>
  <dcterms:modified xsi:type="dcterms:W3CDTF">2022-06-08T07:30:00Z</dcterms:modified>
</cp:coreProperties>
</file>